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50E830E" w:rsidR="00AB0D92" w:rsidRDefault="00AB0D92" w:rsidP="00AB0D92">
      <w:pPr>
        <w:jc w:val="center"/>
        <w:rPr>
          <w:b/>
          <w:bCs/>
        </w:rPr>
      </w:pPr>
      <w:r>
        <w:rPr>
          <w:b/>
          <w:bCs/>
        </w:rPr>
        <w:t>PREREGISTRATION SPEED PERCEPTION DURING SELF-MOTION</w:t>
      </w:r>
    </w:p>
    <w:p w14:paraId="38C67E16" w14:textId="15745B44" w:rsidR="00AB0D92" w:rsidRPr="00915B4B" w:rsidRDefault="00AB0D92" w:rsidP="00AB0D92">
      <w:pPr>
        <w:jc w:val="center"/>
        <w:rPr>
          <w:i/>
          <w:iCs/>
        </w:rPr>
      </w:pPr>
      <w:r w:rsidRPr="00915B4B">
        <w:rPr>
          <w:i/>
          <w:iCs/>
        </w:rPr>
        <w:t>Björn Jörges, Laurence Harris</w:t>
      </w:r>
    </w:p>
    <w:p w14:paraId="2BDE0311" w14:textId="484B5035" w:rsidR="00915B4B" w:rsidRPr="00915B4B" w:rsidRDefault="00915B4B" w:rsidP="00AB0D92">
      <w:pPr>
        <w:jc w:val="center"/>
      </w:pPr>
      <w:r w:rsidRPr="00915B4B">
        <w:t>Center for Vision Research, York University, Toronto</w:t>
      </w:r>
    </w:p>
    <w:p w14:paraId="542E9571" w14:textId="0C50DDDE" w:rsidR="00AB0D92" w:rsidRDefault="00AB0D92" w:rsidP="00635780">
      <w:pPr>
        <w:jc w:val="both"/>
        <w:rPr>
          <w:b/>
          <w:bCs/>
        </w:rPr>
      </w:pPr>
    </w:p>
    <w:p w14:paraId="155C549C" w14:textId="77777777" w:rsidR="00915B4B" w:rsidRDefault="00915B4B"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5E7D032B" w14:textId="15E7002B"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3F215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77BB113C" w:rsidR="007B14FB" w:rsidRDefault="007B14FB" w:rsidP="0081339A">
      <w:pPr>
        <w:jc w:val="both"/>
      </w:pPr>
      <w:r>
        <w:lastRenderedPageBreak/>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735FD70E" w:rsidR="0081339A" w:rsidRDefault="00D474DF" w:rsidP="0081339A">
      <w:pPr>
        <w:jc w:val="both"/>
      </w:pPr>
      <w:r>
        <w:t xml:space="preserve">Our experiment consists in a Two Interval Forced-Choice Task where participants are asked to answer by mouse button press which of two seen intervals presented the higher velocity. In one of the intervals, participants are presented one ball with a diameter of 0.33 m at </w:t>
      </w:r>
      <w:proofErr w:type="gramStart"/>
      <w:r>
        <w:t>a distance of 6</w:t>
      </w:r>
      <w:proofErr w:type="gramEnd"/>
      <w:r>
        <w:t> m in front of them, travelling to the right or to the left with 6.6 or 8.0 m/s</w:t>
      </w:r>
      <w:r w:rsidR="002A738E">
        <w:t xml:space="preserve"> (four target motion profiles)</w:t>
      </w:r>
      <w:r>
        <w:t>. During this interval, participants are either static or mo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w:t>
      </w:r>
      <w:r w:rsidR="002A738E">
        <w:t xml:space="preserve"> (two staircases for each combination of target motion and self-motion)</w:t>
      </w:r>
      <w:r>
        <w:t>. When participants answer that the</w:t>
      </w:r>
      <w:r w:rsidR="00A46D31">
        <w:t xml:space="preserve"> ball cloud was faster, a lower velocity </w:t>
      </w:r>
      <w:r w:rsidR="009C77F0">
        <w:t>is</w:t>
      </w:r>
      <w:r w:rsidR="00A46D31">
        <w:t xml:space="preserve"> displayed in the next trial of the same PEST, and vice-versa. The step sizes are governed by the following rules: the initial step size is 1.2 m/s. For the first five trials for each PEST, the step size is 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CC3AED">
        <w:t xml:space="preserve">is </w:t>
      </w:r>
      <w:r w:rsidR="00A46D31">
        <w:t xml:space="preserve">halved. After the second same answer, the step size is maintained. After the third same answer, the step size is either maintained, when the step size was doubled before the last </w:t>
      </w:r>
      <w:proofErr w:type="gramStart"/>
      <w:r w:rsidR="00A46D31">
        <w:t>reversal, or</w:t>
      </w:r>
      <w:proofErr w:type="gramEnd"/>
      <w:r w:rsidR="00A46D31">
        <w:t xml:space="preserve"> </w:t>
      </w:r>
      <w:r w:rsidR="009C77F0">
        <w:t>doubled</w:t>
      </w:r>
      <w:r w:rsidR="00A46D31">
        <w:t xml:space="preserve">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 xml:space="preserve">does not converge, the PEST is terminated after 35 trials. The experiment ends when all </w:t>
      </w:r>
      <w:r w:rsidR="002A738E">
        <w:t xml:space="preserve">24 </w:t>
      </w:r>
      <w:r w:rsidR="00A46D31">
        <w:t>PESTs</w:t>
      </w:r>
      <w:r w:rsidR="002A738E">
        <w:t xml:space="preserve"> (three self-motion profiles times four target motion profiles time staircase starting point above/below)</w:t>
      </w:r>
      <w:r w:rsidR="00A46D31">
        <w:t xml:space="preserve">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102CE41B" w:rsidR="00EC252D" w:rsidRDefault="00951A0D" w:rsidP="00635780">
      <w:pPr>
        <w:jc w:val="both"/>
      </w:pPr>
      <w:r>
        <w:t>We programmed the stimuli in Unity</w:t>
      </w:r>
      <w:r w:rsidR="00544D46">
        <w:t xml:space="preserve"> (2019.2.11f1)</w:t>
      </w:r>
      <w:r>
        <w:t>, while object</w:t>
      </w:r>
      <w:r w:rsidR="003207EE">
        <w:t xml:space="preserve"> motion</w:t>
      </w:r>
      <w:r w:rsidR="00CC3AED">
        <w:t xml:space="preserve">, </w:t>
      </w:r>
      <w:r>
        <w:t xml:space="preserve">self-motion </w:t>
      </w:r>
      <w:r w:rsidR="00CC3AED">
        <w:t xml:space="preserve">and the staircase </w:t>
      </w:r>
      <w:proofErr w:type="gramStart"/>
      <w:r w:rsidR="000979FA">
        <w:t xml:space="preserve">are </w:t>
      </w:r>
      <w:r>
        <w:t xml:space="preserve"> </w:t>
      </w:r>
      <w:r w:rsidR="00544D46">
        <w:t>controlled</w:t>
      </w:r>
      <w:proofErr w:type="gramEnd"/>
      <w:r w:rsidR="00544D46">
        <w:t xml:space="preserve"> in </w:t>
      </w:r>
      <w:r>
        <w:t>C#</w:t>
      </w:r>
      <w:r w:rsidR="00544D46">
        <w:t xml:space="preserve"> via its integration with Unity</w:t>
      </w:r>
      <w:r>
        <w:t xml:space="preserve">. The Unity project is available on </w:t>
      </w:r>
      <w:r w:rsidR="009C77F0">
        <w:t>Open Science Foundation (</w:t>
      </w:r>
      <w:hyperlink r:id="rId6" w:history="1">
        <w:r w:rsidR="009C77F0">
          <w:rPr>
            <w:rStyle w:val="Hyperlink"/>
          </w:rPr>
          <w:t>https://osf.io/u7yhb/</w:t>
        </w:r>
      </w:hyperlink>
      <w:r w:rsidR="009C77F0">
        <w:t>)</w:t>
      </w:r>
      <w:r>
        <w:t xml:space="preserve">. Stimuli </w:t>
      </w:r>
      <w:r w:rsidR="000979FA">
        <w:t>are</w:t>
      </w:r>
      <w:r>
        <w:t xml:space="preserv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6B0BF97F"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 xml:space="preserve">and horizontal </w:t>
      </w:r>
      <w:r w:rsidR="0021621B">
        <w:lastRenderedPageBreak/>
        <w:t>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w:t>
      </w:r>
      <w:r w:rsidR="00413CAE">
        <w:t xml:space="preserve">ternary </w:t>
      </w:r>
      <w:r w:rsidR="00F05C8A">
        <w:t>variable “</w:t>
      </w:r>
      <m:oMath>
        <m:sSub>
          <m:sSubPr>
            <m:ctrlPr>
              <w:rPr>
                <w:rFonts w:ascii="Cambria Math" w:hAnsi="Cambria Math"/>
                <w:i/>
              </w:rPr>
            </m:ctrlPr>
          </m:sSubPr>
          <m:e>
            <m:r>
              <w:rPr>
                <w:rFonts w:ascii="Cambria Math" w:hAnsi="Cambria Math"/>
              </w:rPr>
              <m:t>Motion</m:t>
            </m:r>
          </m:e>
          <m:sub>
            <m:r>
              <w:rPr>
                <w:rFonts w:ascii="Cambria Math" w:hAnsi="Cambria Math"/>
              </w:rPr>
              <m:t>Subject</m:t>
            </m:r>
          </m:sub>
        </m:sSub>
      </m:oMath>
      <w:r w:rsidR="00F05C8A">
        <w:t>” with the values “</w:t>
      </w:r>
      <w:r w:rsidR="00413CAE">
        <w:t>Congruent</w:t>
      </w:r>
      <w:r w:rsidR="00F05C8A">
        <w:t>”</w:t>
      </w:r>
      <w:r w:rsidR="00413CAE">
        <w:t xml:space="preserve">, </w:t>
      </w:r>
      <w:r w:rsidR="00F05C8A">
        <w:t>“</w:t>
      </w:r>
      <w:r w:rsidR="00413CAE">
        <w:t>Incongruent</w:t>
      </w:r>
      <w:r w:rsidR="00F05C8A">
        <w:t>”</w:t>
      </w:r>
      <w:r w:rsidR="00413CAE">
        <w:t xml:space="preserve"> and “</w:t>
      </w:r>
      <w:proofErr w:type="spellStart"/>
      <w:r w:rsidR="00413CAE">
        <w:t>NoMotion</w:t>
      </w:r>
      <w:proofErr w:type="spellEnd"/>
      <w:r w:rsidR="00413CAE">
        <w:t>”</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p w14:paraId="1C64226A" w14:textId="20261DC6" w:rsidR="00F05C8A" w:rsidRDefault="00C16FCF" w:rsidP="00635780">
      <w:pPr>
        <w:jc w:val="both"/>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77F8EAB4" w14:textId="4C7EB98C" w:rsidR="00F05C8A" w:rsidRPr="000979FA" w:rsidRDefault="0021621B" w:rsidP="00635780">
      <w:pPr>
        <w:jc w:val="both"/>
      </w:pPr>
      <w:r>
        <w:t xml:space="preserve">We furthermore establish a </w:t>
      </w:r>
      <w:r w:rsidR="00F05C8A">
        <w:t>N</w:t>
      </w:r>
      <w:r>
        <w:t xml:space="preserve">ull </w:t>
      </w:r>
      <w:r w:rsidR="00F05C8A">
        <w:t>M</w:t>
      </w:r>
      <w:r>
        <w:t>odel with subject and horizontal velocity as random effects with random intercepts, and self-motion profile and difference in velocity between target and ball cloud as fixed effects, but not their interaction</w:t>
      </w:r>
      <w:r w:rsidR="000979FA" w:rsidRPr="000979FA">
        <w:t>:</w:t>
      </w:r>
    </w:p>
    <w:p w14:paraId="38A6584E" w14:textId="507EA420" w:rsidR="00F05C8A" w:rsidRPr="00F05C8A" w:rsidRDefault="00C16FCF" w:rsidP="00635780">
      <w:pPr>
        <w:jc w:val="both"/>
        <w:rPr>
          <w:rFonts w:eastAsiaTheme="minorEastAsia"/>
        </w:rPr>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2A03831B" w14:textId="377105F5" w:rsidR="0021621B" w:rsidRDefault="0021621B" w:rsidP="00635780">
      <w:pPr>
        <w:jc w:val="both"/>
      </w:pPr>
      <w:r>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6A67C456"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m:oMath>
        <m:sSub>
          <m:sSubPr>
            <m:ctrlPr>
              <w:rPr>
                <w:rFonts w:ascii="Cambria Math" w:hAnsi="Cambria Math"/>
                <w:i/>
              </w:rPr>
            </m:ctrlPr>
          </m:sSubPr>
          <m:e>
            <m:r>
              <w:rPr>
                <w:rFonts w:ascii="Cambria Math" w:hAnsi="Cambria Math"/>
              </w:rPr>
              <m:t>Motion</m:t>
            </m:r>
          </m:e>
          <m:sub>
            <m:r>
              <w:rPr>
                <w:rFonts w:ascii="Cambria Math" w:hAnsi="Cambria Math"/>
              </w:rPr>
              <m:t>Subject</m:t>
            </m:r>
          </m:sub>
        </m:sSub>
      </m:oMath>
      <w:r w:rsidR="001D6219">
        <w:t>”) 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6C66747C" w:rsidR="001D6219" w:rsidRPr="00F05C8A" w:rsidRDefault="00C16FCF" w:rsidP="001D6219">
      <w:pPr>
        <w:jc w:val="both"/>
        <w:rPr>
          <w:rFonts w:eastAsiaTheme="minorEastAsia"/>
        </w:rPr>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272C3850"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 xml:space="preserve">velocity. For </w:t>
      </w:r>
      <w:r w:rsidR="00211BB7">
        <w:lastRenderedPageBreak/>
        <w:t>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ed them into the cumulative Gaussian we established per condition and subject. This yields the 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48AEED95" w:rsidR="00476525" w:rsidRDefault="00476525" w:rsidP="00D217A0">
      <w:pPr>
        <w:jc w:val="both"/>
      </w:pPr>
      <w:r>
        <w:t xml:space="preserve">The R code used for this power analysis is available online under </w:t>
      </w:r>
      <w:hyperlink r:id="rId7"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702C3EAA" w:rsidR="00A76B32" w:rsidRDefault="00A76B32" w:rsidP="00D217A0">
      <w:pPr>
        <w:jc w:val="both"/>
      </w:pPr>
      <w:r>
        <w:t xml:space="preserve">Prior to pre-registration, we collected data from </w:t>
      </w:r>
      <w:r w:rsidR="008B3B08">
        <w:t>six</w:t>
      </w:r>
      <w:r>
        <w:t xml:space="preserve"> pilot subjects</w:t>
      </w:r>
      <w:r w:rsidR="00C16FCF">
        <w:t xml:space="preserve"> (available here: </w:t>
      </w:r>
      <w:hyperlink r:id="rId8" w:history="1">
        <w:r w:rsidR="00C16FCF">
          <w:rPr>
            <w:rStyle w:val="Hyperlink"/>
          </w:rPr>
          <w:t>https://github.com/b-jorges/Motion-Perception-during-Self-Motion/tree/master/PilotData</w:t>
        </w:r>
      </w:hyperlink>
      <w:r w:rsidR="00C16FCF">
        <w:t>)</w:t>
      </w:r>
      <w:r>
        <w:t>.</w:t>
      </w:r>
      <w:r w:rsidR="008B3B08">
        <w:t xml:space="preserve"> Pilot results</w:t>
      </w:r>
      <w:r>
        <w:t xml:space="preserve"> are largely in line with our predictions: In terms of JNDs, we find that our Test Model is</w:t>
      </w:r>
      <w:r w:rsidR="00740F7C">
        <w:t xml:space="preserve"> </w:t>
      </w:r>
      <w:r>
        <w:t xml:space="preserve">significantly better than the Null Model </w:t>
      </w:r>
      <w:r w:rsidR="00740F7C">
        <w:t>(p &lt; 0.001)</w:t>
      </w:r>
      <w:r>
        <w:t xml:space="preserve">, </w:t>
      </w:r>
      <w:r w:rsidR="00740F7C">
        <w:t xml:space="preserve">and </w:t>
      </w:r>
      <w:r>
        <w:t xml:space="preserve">effects </w:t>
      </w:r>
      <w:r w:rsidR="003F215D">
        <w:t>trend in the direction of our hypothesis (regression coefficients of -0.</w:t>
      </w:r>
      <w:r w:rsidR="008B3B08">
        <w:t>1</w:t>
      </w:r>
      <w:r w:rsidR="003F215D">
        <w:t>, SE = 0.0</w:t>
      </w:r>
      <w:r w:rsidR="008B3B08">
        <w:t>38</w:t>
      </w:r>
      <w:r w:rsidR="003F215D">
        <w:t xml:space="preserve">, for the interaction between incongruent motion and </w:t>
      </w:r>
      <w:bookmarkStart w:id="0" w:name="_GoBack"/>
      <w:bookmarkEnd w:id="0"/>
      <w:r w:rsidR="003F215D">
        <w:t>self-motion and the difference in velocit</w:t>
      </w:r>
      <w:r w:rsidR="003F215D" w:rsidRPr="003F215D">
        <w:t>y,</w:t>
      </w:r>
      <w:r w:rsidR="003F215D">
        <w:t xml:space="preserve"> and of -0.0</w:t>
      </w:r>
      <w:r w:rsidR="008B3B08">
        <w:t>05</w:t>
      </w:r>
      <w:r w:rsidR="003F215D">
        <w:t>, SE = 0.0</w:t>
      </w:r>
      <w:r w:rsidR="008B3B08">
        <w:t>4</w:t>
      </w:r>
      <w:r w:rsidR="003F215D">
        <w:t xml:space="preserve">, for the interaction between congruent motion and self-motion and the difference in velocity; which corresponds to lower precisions for both). For the PSEs, we find that our Test Model is significantly better than the Null Model (p &lt; 0.001),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w:t>
      </w:r>
      <w:r w:rsidR="00C16FCF">
        <w:t>s</w:t>
      </w:r>
      <w:r w:rsidR="00D63464">
        <w:t xml:space="preserve"> is available under </w:t>
      </w:r>
      <w:hyperlink r:id="rId9" w:history="1">
        <w:r w:rsidR="00702967">
          <w:rPr>
            <w:rStyle w:val="Hyperlink"/>
          </w:rPr>
          <w:t>https://github.com/b-jorges/Motion-Perception-during-Self-Motion/blob/master/AnalysisPilotData.R</w:t>
        </w:r>
      </w:hyperlink>
      <w:r w:rsidR="00C16FCF">
        <w:t>.</w:t>
      </w:r>
    </w:p>
    <w:p w14:paraId="4DE34B95" w14:textId="7CF97208" w:rsidR="00A76B32" w:rsidRDefault="00EA20CB" w:rsidP="00D217A0">
      <w:pPr>
        <w:jc w:val="both"/>
      </w:pPr>
      <w:r>
        <w:t>The pilot data will not be included into the final analysis; we will recruit 15 new subjects.</w:t>
      </w:r>
    </w:p>
    <w:p w14:paraId="08989E76" w14:textId="68557E85" w:rsidR="00C4466E" w:rsidRDefault="00C4466E" w:rsidP="00D217A0">
      <w:pPr>
        <w:jc w:val="both"/>
      </w:pPr>
    </w:p>
    <w:p w14:paraId="32E3901B" w14:textId="3D8558A8" w:rsidR="00C4466E" w:rsidRPr="00C16FCF" w:rsidRDefault="00C4466E" w:rsidP="00D217A0">
      <w:pPr>
        <w:jc w:val="both"/>
        <w:rPr>
          <w:b/>
          <w:bCs/>
          <w:lang w:val="de-DE"/>
        </w:rPr>
      </w:pPr>
      <w:r w:rsidRPr="00C16FCF">
        <w:rPr>
          <w:b/>
          <w:bCs/>
          <w:lang w:val="de-DE"/>
        </w:rPr>
        <w:t>Bibliography</w:t>
      </w:r>
    </w:p>
    <w:p w14:paraId="3E7206FE" w14:textId="5EBBDE8C"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C16FCF">
        <w:rPr>
          <w:lang w:val="de-DE"/>
        </w:rPr>
        <w:instrText xml:space="preserve">ADDIN Mendeley Bibliography CSL_BIBLIOGRAPHY </w:instrText>
      </w:r>
      <w:r>
        <w:fldChar w:fldCharType="separate"/>
      </w:r>
      <w:r w:rsidRPr="00C16FCF">
        <w:rPr>
          <w:rFonts w:ascii="Calibri" w:hAnsi="Calibri" w:cs="Calibri"/>
          <w:noProof/>
          <w:szCs w:val="24"/>
          <w:lang w:val="de-DE"/>
        </w:rPr>
        <w:t xml:space="preserve">Dokka, K., MacNeilage, P. R., DeAngelis, G. C., &amp; Angelaki, D. E. (2015). </w:t>
      </w:r>
      <w:r w:rsidRPr="00C4466E">
        <w:rPr>
          <w:rFonts w:ascii="Calibri" w:hAnsi="Calibri" w:cs="Calibri"/>
          <w:noProof/>
          <w:szCs w:val="24"/>
        </w:rPr>
        <w:t xml:space="preserve">Multisensory self-motion compensation during object trajectory judgments. </w:t>
      </w:r>
      <w:r w:rsidRPr="00C4466E">
        <w:rPr>
          <w:rFonts w:ascii="Calibri" w:hAnsi="Calibri" w:cs="Calibri"/>
          <w:i/>
          <w:iCs/>
          <w:noProof/>
          <w:szCs w:val="24"/>
        </w:rPr>
        <w:t>Cerebral Cortex</w:t>
      </w:r>
      <w:r w:rsidRPr="00C4466E">
        <w:rPr>
          <w:rFonts w:ascii="Calibri" w:hAnsi="Calibri" w:cs="Calibri"/>
          <w:noProof/>
          <w:szCs w:val="24"/>
        </w:rPr>
        <w:t xml:space="preserve">, </w:t>
      </w:r>
      <w:r w:rsidRPr="00C4466E">
        <w:rPr>
          <w:rFonts w:ascii="Calibri" w:hAnsi="Calibri" w:cs="Calibri"/>
          <w:i/>
          <w:iCs/>
          <w:noProof/>
          <w:szCs w:val="24"/>
        </w:rPr>
        <w:t>25</w:t>
      </w:r>
      <w:r w:rsidRPr="00C4466E">
        <w:rPr>
          <w:rFonts w:ascii="Calibri" w:hAnsi="Calibri" w:cs="Calibri"/>
          <w:noProof/>
          <w:szCs w:val="24"/>
        </w:rPr>
        <w:t>(3), 619–630. https://doi.org/10.1093/cercor/bht247</w:t>
      </w:r>
    </w:p>
    <w:p w14:paraId="37830AC7" w14:textId="77777777" w:rsidR="00C4466E" w:rsidRPr="00C16FCF" w:rsidRDefault="00C4466E" w:rsidP="00C4466E">
      <w:pPr>
        <w:widowControl w:val="0"/>
        <w:autoSpaceDE w:val="0"/>
        <w:autoSpaceDN w:val="0"/>
        <w:adjustRightInd w:val="0"/>
        <w:spacing w:line="240" w:lineRule="auto"/>
        <w:ind w:left="480" w:hanging="480"/>
        <w:rPr>
          <w:rFonts w:ascii="Calibri" w:hAnsi="Calibri" w:cs="Calibri"/>
          <w:noProof/>
          <w:szCs w:val="24"/>
          <w:lang w:val="de-DE"/>
        </w:rPr>
      </w:pPr>
      <w:r w:rsidRPr="00C4466E">
        <w:rPr>
          <w:rFonts w:ascii="Calibri" w:hAnsi="Calibri" w:cs="Calibri"/>
          <w:noProof/>
          <w:szCs w:val="24"/>
        </w:rPr>
        <w:lastRenderedPageBreak/>
        <w:t xml:space="preserve">Gray, R., Macuga, K., &amp; Regan, D. (2004). </w:t>
      </w:r>
      <w:r w:rsidRPr="00C4466E">
        <w:rPr>
          <w:rFonts w:ascii="Calibri" w:hAnsi="Calibri" w:cs="Calibri"/>
          <w:i/>
          <w:iCs/>
          <w:noProof/>
          <w:szCs w:val="24"/>
        </w:rPr>
        <w:t>Long range interactions between object-motion and self-motion in the perception of movement in depth</w:t>
      </w:r>
      <w:r w:rsidRPr="00C4466E">
        <w:rPr>
          <w:rFonts w:ascii="Calibri" w:hAnsi="Calibri" w:cs="Calibri"/>
          <w:noProof/>
          <w:szCs w:val="24"/>
        </w:rPr>
        <w:t xml:space="preserve">. </w:t>
      </w:r>
      <w:r w:rsidRPr="00C16FCF">
        <w:rPr>
          <w:rFonts w:ascii="Calibri" w:hAnsi="Calibri" w:cs="Calibri"/>
          <w:i/>
          <w:iCs/>
          <w:noProof/>
          <w:szCs w:val="24"/>
          <w:lang w:val="de-DE"/>
        </w:rPr>
        <w:t>44</w:t>
      </w:r>
      <w:r w:rsidRPr="00C16FCF">
        <w:rPr>
          <w:rFonts w:ascii="Calibri" w:hAnsi="Calibri" w:cs="Calibri"/>
          <w:noProof/>
          <w:szCs w:val="24"/>
          <w:lang w:val="de-DE"/>
        </w:rPr>
        <w:t>, 179–195. https://doi.org/10.1016/j.visres.2003.09.001</w:t>
      </w:r>
    </w:p>
    <w:p w14:paraId="3941393A"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rsidRPr="00C16FCF">
        <w:rPr>
          <w:rFonts w:ascii="Calibri" w:hAnsi="Calibri" w:cs="Calibri"/>
          <w:noProof/>
          <w:szCs w:val="24"/>
          <w:lang w:val="de-DE"/>
        </w:rPr>
        <w:t xml:space="preserve">Henrich, J., Heine, S. J., &amp; Norenzayan, A. (2010). </w:t>
      </w:r>
      <w:r w:rsidRPr="00C4466E">
        <w:rPr>
          <w:rFonts w:ascii="Calibri" w:hAnsi="Calibri" w:cs="Calibri"/>
          <w:noProof/>
          <w:szCs w:val="24"/>
        </w:rPr>
        <w:t xml:space="preserve">The weirdest people in the world? </w:t>
      </w:r>
      <w:r w:rsidRPr="00C4466E">
        <w:rPr>
          <w:rFonts w:ascii="Calibri" w:hAnsi="Calibri" w:cs="Calibri"/>
          <w:i/>
          <w:iCs/>
          <w:noProof/>
          <w:szCs w:val="24"/>
        </w:rPr>
        <w:t>The Behavioral and Brain Sciences</w:t>
      </w:r>
      <w:r w:rsidRPr="00C4466E">
        <w:rPr>
          <w:rFonts w:ascii="Calibri" w:hAnsi="Calibri" w:cs="Calibri"/>
          <w:noProof/>
          <w:szCs w:val="24"/>
        </w:rPr>
        <w:t xml:space="preserve">, </w:t>
      </w:r>
      <w:r w:rsidRPr="00C4466E">
        <w:rPr>
          <w:rFonts w:ascii="Calibri" w:hAnsi="Calibri" w:cs="Calibri"/>
          <w:i/>
          <w:iCs/>
          <w:noProof/>
          <w:szCs w:val="24"/>
        </w:rPr>
        <w:t>33</w:t>
      </w:r>
      <w:r w:rsidRPr="00C4466E">
        <w:rPr>
          <w:rFonts w:ascii="Calibri" w:hAnsi="Calibri" w:cs="Calibri"/>
          <w:noProof/>
          <w:szCs w:val="24"/>
        </w:rPr>
        <w:t>(2–3), 61–83; discussion 83-135. https://doi.org/10.1017/S0140525X0999152X</w:t>
      </w:r>
    </w:p>
    <w:p w14:paraId="163D441C"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rsidRPr="00C4466E">
        <w:rPr>
          <w:rFonts w:ascii="Calibri" w:hAnsi="Calibri" w:cs="Calibri"/>
          <w:noProof/>
          <w:szCs w:val="24"/>
        </w:rPr>
        <w:t xml:space="preserve">Moscatelli, A., &amp; Lacquaniti, F. (2012). </w:t>
      </w:r>
      <w:r w:rsidRPr="00C4466E">
        <w:rPr>
          <w:rFonts w:ascii="Calibri" w:hAnsi="Calibri" w:cs="Calibri"/>
          <w:i/>
          <w:iCs/>
          <w:noProof/>
          <w:szCs w:val="24"/>
        </w:rPr>
        <w:t>Modeling psychophysical data at the population-level : The generalized linear mixed model</w:t>
      </w:r>
      <w:r w:rsidRPr="00C4466E">
        <w:rPr>
          <w:rFonts w:ascii="Calibri" w:hAnsi="Calibri" w:cs="Calibri"/>
          <w:noProof/>
          <w:szCs w:val="24"/>
        </w:rPr>
        <w:t xml:space="preserve">. </w:t>
      </w:r>
      <w:r w:rsidRPr="00C4466E">
        <w:rPr>
          <w:rFonts w:ascii="Calibri" w:hAnsi="Calibri" w:cs="Calibri"/>
          <w:i/>
          <w:iCs/>
          <w:noProof/>
          <w:szCs w:val="24"/>
        </w:rPr>
        <w:t>12</w:t>
      </w:r>
      <w:r w:rsidRPr="00C4466E">
        <w:rPr>
          <w:rFonts w:ascii="Calibri" w:hAnsi="Calibri" w:cs="Calibri"/>
          <w:noProof/>
          <w:szCs w:val="24"/>
        </w:rPr>
        <w:t>(2012), 1–17. https://doi.org/10.1167/12.11.26.Introduction</w:t>
      </w:r>
    </w:p>
    <w:p w14:paraId="476A9813"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rPr>
      </w:pPr>
      <w:r w:rsidRPr="00C4466E">
        <w:rPr>
          <w:rFonts w:ascii="Calibri" w:hAnsi="Calibri" w:cs="Calibri"/>
          <w:noProof/>
          <w:szCs w:val="24"/>
        </w:rPr>
        <w:t xml:space="preserve">Wertheim, A. H. (2008). Perceiving motion: relativity, illusions and the nature of perception. </w:t>
      </w:r>
      <w:r w:rsidRPr="00C4466E">
        <w:rPr>
          <w:rFonts w:ascii="Calibri" w:hAnsi="Calibri" w:cs="Calibri"/>
          <w:i/>
          <w:iCs/>
          <w:noProof/>
          <w:szCs w:val="24"/>
        </w:rPr>
        <w:t>Netherlands Journal of Psychology</w:t>
      </w:r>
      <w:r w:rsidRPr="00C4466E">
        <w:rPr>
          <w:rFonts w:ascii="Calibri" w:hAnsi="Calibri" w:cs="Calibri"/>
          <w:noProof/>
          <w:szCs w:val="24"/>
        </w:rPr>
        <w:t xml:space="preserve">, </w:t>
      </w:r>
      <w:r w:rsidRPr="00C4466E">
        <w:rPr>
          <w:rFonts w:ascii="Calibri" w:hAnsi="Calibri" w:cs="Calibri"/>
          <w:i/>
          <w:iCs/>
          <w:noProof/>
          <w:szCs w:val="24"/>
        </w:rPr>
        <w:t>64</w:t>
      </w:r>
      <w:r w:rsidRPr="00C4466E">
        <w:rPr>
          <w:rFonts w:ascii="Calibri" w:hAnsi="Calibri" w:cs="Calibri"/>
          <w:noProof/>
          <w:szCs w:val="24"/>
        </w:rPr>
        <w:t>(3), 119–125. https://doi.org/10.1007/bf03076414</w:t>
      </w:r>
    </w:p>
    <w:p w14:paraId="467FE5C3" w14:textId="29DB5796" w:rsidR="00C4466E" w:rsidRPr="00A76B32" w:rsidRDefault="00C4466E" w:rsidP="00D217A0">
      <w:pPr>
        <w:jc w:val="both"/>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504B"/>
    <w:rsid w:val="000447FB"/>
    <w:rsid w:val="000979FA"/>
    <w:rsid w:val="000D41B4"/>
    <w:rsid w:val="000D42C2"/>
    <w:rsid w:val="00147458"/>
    <w:rsid w:val="0016481F"/>
    <w:rsid w:val="00176751"/>
    <w:rsid w:val="001D6219"/>
    <w:rsid w:val="00211BB7"/>
    <w:rsid w:val="0021621B"/>
    <w:rsid w:val="002A738E"/>
    <w:rsid w:val="002B3D22"/>
    <w:rsid w:val="002F45C1"/>
    <w:rsid w:val="00317E09"/>
    <w:rsid w:val="003207EE"/>
    <w:rsid w:val="003810CA"/>
    <w:rsid w:val="003C3190"/>
    <w:rsid w:val="003D27B2"/>
    <w:rsid w:val="003F05A4"/>
    <w:rsid w:val="003F215D"/>
    <w:rsid w:val="003F3BCC"/>
    <w:rsid w:val="003F7DFE"/>
    <w:rsid w:val="00413CAE"/>
    <w:rsid w:val="00476525"/>
    <w:rsid w:val="004B278F"/>
    <w:rsid w:val="00533EC6"/>
    <w:rsid w:val="00544D46"/>
    <w:rsid w:val="0055304A"/>
    <w:rsid w:val="00564A69"/>
    <w:rsid w:val="0057257A"/>
    <w:rsid w:val="0057337C"/>
    <w:rsid w:val="005A7FF6"/>
    <w:rsid w:val="005D74DC"/>
    <w:rsid w:val="006053D5"/>
    <w:rsid w:val="00626889"/>
    <w:rsid w:val="00635780"/>
    <w:rsid w:val="00654A8F"/>
    <w:rsid w:val="006B56CF"/>
    <w:rsid w:val="006F607B"/>
    <w:rsid w:val="00702967"/>
    <w:rsid w:val="00711C4D"/>
    <w:rsid w:val="0073656F"/>
    <w:rsid w:val="00740F7C"/>
    <w:rsid w:val="007A1A84"/>
    <w:rsid w:val="007B14FB"/>
    <w:rsid w:val="007C7E8B"/>
    <w:rsid w:val="0081339A"/>
    <w:rsid w:val="008458E2"/>
    <w:rsid w:val="00845E3F"/>
    <w:rsid w:val="00856A69"/>
    <w:rsid w:val="008601AF"/>
    <w:rsid w:val="008A361B"/>
    <w:rsid w:val="008B3B08"/>
    <w:rsid w:val="008C00D3"/>
    <w:rsid w:val="008D0B9F"/>
    <w:rsid w:val="008D4B1D"/>
    <w:rsid w:val="008F3F2F"/>
    <w:rsid w:val="008F7AE6"/>
    <w:rsid w:val="00900F96"/>
    <w:rsid w:val="00901ABF"/>
    <w:rsid w:val="00914F9D"/>
    <w:rsid w:val="00915B4B"/>
    <w:rsid w:val="0092113C"/>
    <w:rsid w:val="00951A0D"/>
    <w:rsid w:val="00994115"/>
    <w:rsid w:val="009C77F0"/>
    <w:rsid w:val="009D53AE"/>
    <w:rsid w:val="00A355D6"/>
    <w:rsid w:val="00A46D31"/>
    <w:rsid w:val="00A6526E"/>
    <w:rsid w:val="00A71014"/>
    <w:rsid w:val="00A76B32"/>
    <w:rsid w:val="00AB0D92"/>
    <w:rsid w:val="00AB1D5B"/>
    <w:rsid w:val="00AC14F1"/>
    <w:rsid w:val="00AC39B7"/>
    <w:rsid w:val="00B57BD4"/>
    <w:rsid w:val="00B75477"/>
    <w:rsid w:val="00B821DA"/>
    <w:rsid w:val="00B904DE"/>
    <w:rsid w:val="00BB26C0"/>
    <w:rsid w:val="00BC1E33"/>
    <w:rsid w:val="00C16FCF"/>
    <w:rsid w:val="00C3289B"/>
    <w:rsid w:val="00C4466E"/>
    <w:rsid w:val="00CC3AED"/>
    <w:rsid w:val="00CE722E"/>
    <w:rsid w:val="00CF7F36"/>
    <w:rsid w:val="00D01520"/>
    <w:rsid w:val="00D05CE9"/>
    <w:rsid w:val="00D12D94"/>
    <w:rsid w:val="00D217A0"/>
    <w:rsid w:val="00D25154"/>
    <w:rsid w:val="00D474DF"/>
    <w:rsid w:val="00D50386"/>
    <w:rsid w:val="00D60DA2"/>
    <w:rsid w:val="00D633AC"/>
    <w:rsid w:val="00D63464"/>
    <w:rsid w:val="00DB2508"/>
    <w:rsid w:val="00E90B30"/>
    <w:rsid w:val="00EA20CB"/>
    <w:rsid w:val="00EC252D"/>
    <w:rsid w:val="00ED3263"/>
    <w:rsid w:val="00ED3DA0"/>
    <w:rsid w:val="00F05C8A"/>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Motion-Perception-during-Self-Motion/tree/master/PilotData" TargetMode="External"/><Relationship Id="rId3" Type="http://schemas.openxmlformats.org/officeDocument/2006/relationships/styles" Target="styles.xml"/><Relationship Id="rId7" Type="http://schemas.openxmlformats.org/officeDocument/2006/relationships/hyperlink" Target="https://github.com/b-jorges/Motion-Perception-during-Self-Motion/blob/master/PowerAnalysisMotionEstimation.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b-jorges/Motion-Perception-during-Self-Motion/blob/master/AnalysisPilotData.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E0FB5-34F9-4D2A-B41B-2B48A14DE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2</TotalTime>
  <Pages>5</Pages>
  <Words>3478</Words>
  <Characters>19828</Characters>
  <Application>Microsoft Office Word</Application>
  <DocSecurity>0</DocSecurity>
  <Lines>165</Lines>
  <Paragraphs>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6</cp:revision>
  <cp:lastPrinted>2019-12-16T21:02:00Z</cp:lastPrinted>
  <dcterms:created xsi:type="dcterms:W3CDTF">2019-10-20T22:10:00Z</dcterms:created>
  <dcterms:modified xsi:type="dcterms:W3CDTF">2019-12-17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